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1C06A5" w14:textId="77777777" w:rsidR="00EB6403" w:rsidRPr="000633E3" w:rsidRDefault="00EB6403" w:rsidP="00960353">
      <w:pPr>
        <w:rPr>
          <w:color w:val="000000"/>
          <w:shd w:val="clear" w:color="auto" w:fill="auto"/>
        </w:rPr>
      </w:pPr>
    </w:p>
    <w:p w14:paraId="1A37B6B2" w14:textId="77777777" w:rsidR="00963991" w:rsidRPr="000633E3" w:rsidRDefault="00963991" w:rsidP="00960353">
      <w:pPr>
        <w:rPr>
          <w:color w:val="000000"/>
          <w:shd w:val="clear" w:color="auto" w:fill="auto"/>
        </w:rPr>
      </w:pPr>
      <w:r w:rsidRPr="000633E3">
        <w:rPr>
          <w:color w:val="000000"/>
          <w:shd w:val="clear" w:color="auto" w:fill="auto"/>
        </w:rPr>
        <w:t>Supplementary table 1 Ingredients of TCM formulae</w:t>
      </w:r>
    </w:p>
    <w:p w14:paraId="66687A77" w14:textId="77777777" w:rsidR="00963991" w:rsidRPr="000633E3" w:rsidRDefault="00963991" w:rsidP="00960353">
      <w:pPr>
        <w:rPr>
          <w:color w:val="000000"/>
          <w:shd w:val="clear" w:color="auto" w:fill="auto"/>
        </w:rPr>
      </w:pPr>
    </w:p>
    <w:tbl>
      <w:tblPr>
        <w:tblStyle w:val="1"/>
        <w:tblW w:w="5034" w:type="pct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108" w:type="dxa"/>
          <w:right w:w="108" w:type="dxa"/>
        </w:tblCellMar>
        <w:tblLook w:val="04A0" w:firstRow="1" w:lastRow="0" w:firstColumn="1" w:lastColumn="0" w:noHBand="0" w:noVBand="1"/>
      </w:tblPr>
      <w:tblGrid>
        <w:gridCol w:w="1751"/>
        <w:gridCol w:w="3671"/>
        <w:gridCol w:w="2175"/>
        <w:gridCol w:w="1817"/>
      </w:tblGrid>
      <w:tr w:rsidR="00963991" w:rsidRPr="000633E3" w14:paraId="6DA05E11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512F2316" w14:textId="77777777" w:rsidR="00963991" w:rsidRPr="000633E3" w:rsidRDefault="00963991" w:rsidP="00960353">
            <w:pPr>
              <w:rPr>
                <w:rStyle w:val="font01"/>
                <w:sz w:val="21"/>
                <w:szCs w:val="22"/>
                <w:shd w:val="clear" w:color="auto" w:fill="auto"/>
                <w:lang w:bidi="ar"/>
              </w:rPr>
            </w:pPr>
            <w:r w:rsidRPr="000633E3">
              <w:rPr>
                <w:color w:val="000000"/>
                <w:shd w:val="clear" w:color="auto" w:fill="auto"/>
              </w:rPr>
              <w:t>Formula</w:t>
            </w:r>
          </w:p>
        </w:tc>
        <w:tc>
          <w:tcPr>
            <w:tcW w:w="1950" w:type="pct"/>
            <w:vAlign w:val="center"/>
          </w:tcPr>
          <w:p w14:paraId="1861E680" w14:textId="77777777" w:rsidR="00963991" w:rsidRPr="000633E3" w:rsidRDefault="00963991" w:rsidP="00960353">
            <w:pPr>
              <w:rPr>
                <w:rStyle w:val="font01"/>
                <w:sz w:val="21"/>
                <w:szCs w:val="22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Drug composition</w:t>
            </w:r>
          </w:p>
        </w:tc>
        <w:tc>
          <w:tcPr>
            <w:tcW w:w="1155" w:type="pct"/>
            <w:vAlign w:val="center"/>
          </w:tcPr>
          <w:p w14:paraId="7ED4785D" w14:textId="77777777" w:rsidR="00963991" w:rsidRPr="000633E3" w:rsidRDefault="00963991" w:rsidP="00960353">
            <w:pPr>
              <w:rPr>
                <w:rStyle w:val="font61"/>
                <w:rFonts w:ascii="Times New Roman" w:hAnsi="Times New Roman" w:cs="Times New Roman" w:hint="default"/>
                <w:b w:val="0"/>
                <w:bCs w:val="0"/>
                <w:sz w:val="21"/>
                <w:szCs w:val="22"/>
                <w:shd w:val="clear" w:color="auto" w:fill="auto"/>
                <w:lang w:bidi="ar"/>
              </w:rPr>
            </w:pPr>
            <w:r w:rsidRPr="000633E3">
              <w:rPr>
                <w:rStyle w:val="font61"/>
                <w:rFonts w:ascii="Times New Roman" w:hAnsi="Times New Roman" w:cs="Times New Roman" w:hint="default"/>
                <w:sz w:val="21"/>
                <w:szCs w:val="22"/>
                <w:shd w:val="clear" w:color="auto" w:fill="auto"/>
                <w:lang w:bidi="ar"/>
              </w:rPr>
              <w:t>Used part</w:t>
            </w:r>
          </w:p>
        </w:tc>
        <w:tc>
          <w:tcPr>
            <w:tcW w:w="965" w:type="pct"/>
            <w:vAlign w:val="center"/>
          </w:tcPr>
          <w:p w14:paraId="381A8D02" w14:textId="77777777" w:rsidR="00963991" w:rsidRPr="000633E3" w:rsidRDefault="00963991" w:rsidP="00960353">
            <w:pPr>
              <w:rPr>
                <w:rStyle w:val="font61"/>
                <w:rFonts w:ascii="Times New Roman" w:hAnsi="Times New Roman" w:cs="Times New Roman" w:hint="default"/>
                <w:b w:val="0"/>
                <w:bCs w:val="0"/>
                <w:sz w:val="21"/>
                <w:szCs w:val="22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Drug dosage (g)</w:t>
            </w:r>
          </w:p>
        </w:tc>
      </w:tr>
      <w:tr w:rsidR="00963991" w:rsidRPr="000633E3" w14:paraId="452C5085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3C4591EF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JYYPZXZ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begin">
                <w:fldData xml:space="preserve">PEVuZE5vdGU+PENpdGU+PEF1dGhvcj5XdTwvQXV0aG9yPjxZZWFyPjIwMTk8L1llYXI+PFJlY051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</w:fldData>
              </w:fldChar>
            </w:r>
            <w:r w:rsidRPr="000633E3">
              <w:rPr>
                <w:color w:val="000000"/>
                <w:shd w:val="clear" w:color="auto" w:fill="auto"/>
              </w:rPr>
              <w:instrText xml:space="preserve"> ADDIN EN.CITE </w:instrTex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begin">
                <w:fldData xml:space="preserve">PEVuZE5vdGU+PENpdGU+PEF1dGhvcj5XdTwvQXV0aG9yPjxZZWFyPjIwMTk8L1llYXI+PFJlY051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</w:fldData>
              </w:fldChar>
            </w:r>
            <w:r w:rsidRPr="000633E3">
              <w:rPr>
                <w:color w:val="000000"/>
                <w:shd w:val="clear" w:color="auto" w:fill="auto"/>
              </w:rPr>
              <w:instrText xml:space="preserve"> ADDIN EN.CITE.DATA </w:instrText>
            </w:r>
            <w:r w:rsidRPr="000633E3">
              <w:rPr>
                <w:b/>
                <w:bCs/>
                <w:color w:val="000000"/>
                <w:shd w:val="clear" w:color="auto" w:fill="auto"/>
              </w:rPr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end"/>
            </w:r>
            <w:r w:rsidRPr="000633E3">
              <w:rPr>
                <w:b/>
                <w:bCs/>
                <w:color w:val="000000"/>
                <w:shd w:val="clear" w:color="auto" w:fill="auto"/>
              </w:rPr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separate"/>
            </w:r>
            <w:r w:rsidRPr="000633E3">
              <w:rPr>
                <w:color w:val="000000"/>
                <w:shd w:val="clear" w:color="auto" w:fill="auto"/>
                <w:vertAlign w:val="superscript"/>
              </w:rPr>
              <w:t>42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end"/>
            </w:r>
          </w:p>
        </w:tc>
        <w:tc>
          <w:tcPr>
            <w:tcW w:w="1950" w:type="pct"/>
            <w:vAlign w:val="center"/>
          </w:tcPr>
          <w:p w14:paraId="53FC5D0F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0" w:name="_Hlk159954755"/>
            <w:r w:rsidRPr="000633E3">
              <w:rPr>
                <w:color w:val="000000"/>
                <w:shd w:val="clear" w:color="auto" w:fill="auto"/>
              </w:rPr>
              <w:t>R</w:t>
            </w:r>
            <w:bookmarkStart w:id="1" w:name="_Hlk159954736"/>
            <w:r w:rsidRPr="000633E3">
              <w:rPr>
                <w:color w:val="000000"/>
                <w:shd w:val="clear" w:color="auto" w:fill="auto"/>
              </w:rPr>
              <w:t>adix Codonopsis pilosulae</w:t>
            </w:r>
            <w:bookmarkEnd w:id="0"/>
            <w:bookmarkEnd w:id="1"/>
          </w:p>
        </w:tc>
        <w:tc>
          <w:tcPr>
            <w:tcW w:w="1155" w:type="pct"/>
            <w:vAlign w:val="center"/>
          </w:tcPr>
          <w:p w14:paraId="138ADD1F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  <w:lang w:eastAsia="zh-CN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vAlign w:val="center"/>
          </w:tcPr>
          <w:p w14:paraId="5151AB7A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5</w:t>
            </w:r>
          </w:p>
        </w:tc>
      </w:tr>
      <w:tr w:rsidR="00963991" w:rsidRPr="000633E3" w14:paraId="13EFF7C9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5019D90E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0AA8C6A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2" w:name="_Hlk159954777"/>
            <w:r w:rsidRPr="000633E3">
              <w:rPr>
                <w:color w:val="000000"/>
                <w:shd w:val="clear" w:color="auto" w:fill="auto"/>
              </w:rPr>
              <w:t>Rhizoma Atractylodis macrocephalae</w:t>
            </w:r>
            <w:bookmarkEnd w:id="2"/>
          </w:p>
        </w:tc>
        <w:tc>
          <w:tcPr>
            <w:tcW w:w="1155" w:type="pct"/>
            <w:vAlign w:val="center"/>
          </w:tcPr>
          <w:p w14:paraId="07D9C2F9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vAlign w:val="center"/>
          </w:tcPr>
          <w:p w14:paraId="481976D0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0F637FAD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780194E9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6FBAA601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3" w:name="_Hlk159954814"/>
            <w:r w:rsidRPr="000633E3">
              <w:rPr>
                <w:color w:val="000000"/>
                <w:shd w:val="clear" w:color="auto" w:fill="auto"/>
              </w:rPr>
              <w:t>Poria</w:t>
            </w:r>
            <w:bookmarkEnd w:id="3"/>
          </w:p>
        </w:tc>
        <w:tc>
          <w:tcPr>
            <w:tcW w:w="1155" w:type="pct"/>
            <w:vAlign w:val="center"/>
          </w:tcPr>
          <w:p w14:paraId="667F5BD6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sclerotium</w:t>
            </w:r>
          </w:p>
        </w:tc>
        <w:tc>
          <w:tcPr>
            <w:tcW w:w="965" w:type="pct"/>
            <w:vAlign w:val="center"/>
          </w:tcPr>
          <w:p w14:paraId="3EF31B1A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2E4A331D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7725D168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00DF8084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4" w:name="_Hlk159954827"/>
            <w:r w:rsidRPr="000633E3">
              <w:rPr>
                <w:color w:val="000000"/>
                <w:shd w:val="clear" w:color="auto" w:fill="auto"/>
              </w:rPr>
              <w:t>semen coicis</w:t>
            </w:r>
            <w:bookmarkEnd w:id="4"/>
          </w:p>
        </w:tc>
        <w:tc>
          <w:tcPr>
            <w:tcW w:w="1155" w:type="pct"/>
            <w:vAlign w:val="center"/>
          </w:tcPr>
          <w:p w14:paraId="1951F3A4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seed</w:t>
            </w:r>
          </w:p>
        </w:tc>
        <w:tc>
          <w:tcPr>
            <w:tcW w:w="965" w:type="pct"/>
            <w:vAlign w:val="center"/>
          </w:tcPr>
          <w:p w14:paraId="77FC8A15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5</w:t>
            </w:r>
          </w:p>
        </w:tc>
      </w:tr>
      <w:tr w:rsidR="00963991" w:rsidRPr="000633E3" w14:paraId="0424E09F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6F97BBEB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2B11252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5" w:name="_Hlk159954849"/>
            <w:r w:rsidRPr="000633E3">
              <w:rPr>
                <w:color w:val="000000"/>
                <w:shd w:val="clear" w:color="auto" w:fill="auto"/>
              </w:rPr>
              <w:t>Radix Angelicae sinensis</w:t>
            </w:r>
            <w:bookmarkEnd w:id="5"/>
          </w:p>
        </w:tc>
        <w:tc>
          <w:tcPr>
            <w:tcW w:w="1155" w:type="pct"/>
            <w:vAlign w:val="center"/>
          </w:tcPr>
          <w:p w14:paraId="4BCB098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vAlign w:val="center"/>
          </w:tcPr>
          <w:p w14:paraId="4739815E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639BC074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15C9F5B4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7FE3A7DE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6" w:name="_Hlk159954874"/>
            <w:r w:rsidRPr="000633E3">
              <w:rPr>
                <w:color w:val="000000"/>
                <w:shd w:val="clear" w:color="auto" w:fill="auto"/>
              </w:rPr>
              <w:t>Rhizoma Dioscoreae</w:t>
            </w:r>
            <w:bookmarkEnd w:id="6"/>
          </w:p>
        </w:tc>
        <w:tc>
          <w:tcPr>
            <w:tcW w:w="1155" w:type="pct"/>
            <w:vAlign w:val="center"/>
          </w:tcPr>
          <w:p w14:paraId="5BABF9AA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hizome</w:t>
            </w:r>
          </w:p>
        </w:tc>
        <w:tc>
          <w:tcPr>
            <w:tcW w:w="965" w:type="pct"/>
            <w:vAlign w:val="center"/>
          </w:tcPr>
          <w:p w14:paraId="6F95DF13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5</w:t>
            </w:r>
          </w:p>
        </w:tc>
      </w:tr>
      <w:tr w:rsidR="00963991" w:rsidRPr="000633E3" w14:paraId="317FCC43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69331959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68606B2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Aucklandiae,</w:t>
            </w:r>
          </w:p>
        </w:tc>
        <w:tc>
          <w:tcPr>
            <w:tcW w:w="1155" w:type="pct"/>
            <w:vAlign w:val="center"/>
          </w:tcPr>
          <w:p w14:paraId="55FBD916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vAlign w:val="center"/>
          </w:tcPr>
          <w:p w14:paraId="39C40EFD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6D3A8098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0ECC03B4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43B6D04E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7" w:name="_Hlk159954944"/>
            <w:bookmarkStart w:id="8" w:name="_Hlk159954895"/>
            <w:r w:rsidRPr="000633E3">
              <w:rPr>
                <w:color w:val="000000"/>
                <w:shd w:val="clear" w:color="auto" w:fill="auto"/>
              </w:rPr>
              <w:t>Radix Paeoniae Alba</w:t>
            </w:r>
            <w:bookmarkEnd w:id="7"/>
            <w:bookmarkEnd w:id="8"/>
          </w:p>
        </w:tc>
        <w:tc>
          <w:tcPr>
            <w:tcW w:w="1155" w:type="pct"/>
            <w:vAlign w:val="center"/>
          </w:tcPr>
          <w:p w14:paraId="576217DA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vAlign w:val="center"/>
          </w:tcPr>
          <w:p w14:paraId="6939E60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713CFF92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78643031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3699B413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9" w:name="_Hlk159954976"/>
            <w:r w:rsidRPr="000633E3">
              <w:rPr>
                <w:color w:val="000000"/>
                <w:shd w:val="clear" w:color="auto" w:fill="auto"/>
              </w:rPr>
              <w:t>Pericarpium Citri Reticulatae</w:t>
            </w:r>
            <w:bookmarkEnd w:id="9"/>
          </w:p>
        </w:tc>
        <w:tc>
          <w:tcPr>
            <w:tcW w:w="1155" w:type="pct"/>
            <w:vAlign w:val="center"/>
          </w:tcPr>
          <w:p w14:paraId="419E0283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65D32B9C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6</w:t>
            </w:r>
          </w:p>
        </w:tc>
      </w:tr>
      <w:tr w:rsidR="00963991" w:rsidRPr="000633E3" w14:paraId="2DFCEC29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4C258690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56A82C56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10" w:name="_Hlk159954998"/>
            <w:r w:rsidRPr="000633E3">
              <w:rPr>
                <w:color w:val="000000"/>
                <w:shd w:val="clear" w:color="auto" w:fill="auto"/>
              </w:rPr>
              <w:t>Smilax Chi</w:t>
            </w:r>
            <w:bookmarkEnd w:id="10"/>
          </w:p>
        </w:tc>
        <w:tc>
          <w:tcPr>
            <w:tcW w:w="1155" w:type="pct"/>
            <w:vAlign w:val="center"/>
          </w:tcPr>
          <w:p w14:paraId="0CB9B9E9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4C1DCAE1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56764548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5AFCB33D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2B751CE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11" w:name="_Hlk159955022"/>
            <w:r w:rsidRPr="000633E3">
              <w:rPr>
                <w:color w:val="000000"/>
                <w:shd w:val="clear" w:color="auto" w:fill="auto"/>
              </w:rPr>
              <w:t>Salviae Chinensis Herba</w:t>
            </w:r>
            <w:bookmarkEnd w:id="11"/>
          </w:p>
        </w:tc>
        <w:tc>
          <w:tcPr>
            <w:tcW w:w="1155" w:type="pct"/>
            <w:vAlign w:val="center"/>
          </w:tcPr>
          <w:p w14:paraId="46E2996B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7E246CFE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5</w:t>
            </w:r>
          </w:p>
        </w:tc>
      </w:tr>
      <w:tr w:rsidR="00963991" w:rsidRPr="000633E3" w14:paraId="1E3E1A4E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124CC27C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25CDD50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bookmarkStart w:id="12" w:name="_Hlk159955040"/>
            <w:r w:rsidRPr="000633E3">
              <w:rPr>
                <w:color w:val="000000"/>
                <w:shd w:val="clear" w:color="auto" w:fill="auto"/>
              </w:rPr>
              <w:t>Radix Glycyrrhizae</w:t>
            </w:r>
            <w:bookmarkEnd w:id="12"/>
          </w:p>
        </w:tc>
        <w:tc>
          <w:tcPr>
            <w:tcW w:w="1155" w:type="pct"/>
            <w:vAlign w:val="center"/>
          </w:tcPr>
          <w:p w14:paraId="6472606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 and rhizome</w:t>
            </w:r>
          </w:p>
        </w:tc>
        <w:tc>
          <w:tcPr>
            <w:tcW w:w="965" w:type="pct"/>
            <w:vAlign w:val="center"/>
          </w:tcPr>
          <w:p w14:paraId="12E96115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3</w:t>
            </w:r>
          </w:p>
        </w:tc>
      </w:tr>
      <w:tr w:rsidR="00963991" w:rsidRPr="000633E3" w14:paraId="2CCAE2C3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4F83D43D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FLP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begin"/>
            </w:r>
            <w:r w:rsidRPr="000633E3">
              <w:rPr>
                <w:color w:val="000000"/>
                <w:shd w:val="clear" w:color="auto" w:fill="auto"/>
              </w:rPr>
              <w:instrText xml:space="preserve"> ADDIN EN.CITE &lt;EndNote&gt;&lt;Cite&gt;&lt;Author&gt;Geng&lt;/Author&gt;&lt;Year&gt;2020&lt;/Year&gt;&lt;RecNum&gt;33&lt;/RecNum&gt;&lt;DisplayText&gt;&lt;style face="superscript"&gt;43&lt;/style&gt;&lt;/DisplayText&gt;&lt;record&gt;&lt;rec-number&gt;33&lt;/rec-number&gt;&lt;foreign-keys&gt;&lt;key app="EN" db-id="0d9rwa0tae0exnepewyx52foxpswzedez92v" timestamp="1708963245"&gt;33&lt;/key&gt;&lt;/foreign-keys&gt;&lt;ref-type name="Journal Article"&gt;17&lt;/ref-type&gt;&lt;contributors&gt;&lt;authors&gt;&lt;author&gt;Geng, L.&lt;/author&gt;&lt;author&gt;Lv, J.&lt;/author&gt;&lt;author&gt;Fan, J.&lt;/author&gt;&lt;/authors&gt;&lt;/contributors&gt;&lt;auth-address&gt;Department of Chinese and Western Medicine, Cancer Hospital Affiliated to Zhengzhou University, Zhengzhou 450008, China.&amp;#xD;Traditional Chinese Medicine Teaching and Research Office, Zhengzhou Health Vocational College, Zhengzhou 450005, China.&amp;#xD;College of Management, Henan University of Chinese Medicine, Zhengzhou 450008, China.&lt;/auth-address&gt;&lt;titles&gt;&lt;title&gt;[Effect of Fei-Liu-Ping ointment combined with cyclophosphamide on lung cancer cell proliferation and acidic microenvironment]&lt;/title&gt;&lt;secondary-title&gt;Beijing Da Xue Xue Bao Yi Xue Ban&lt;/secondary-title&gt;&lt;/titles&gt;&lt;periodical&gt;&lt;full-title&gt;Beijing Da Xue Xue Bao Yi Xue Ban&lt;/full-title&gt;&lt;/periodical&gt;&lt;pages&gt;247-253&lt;/pages&gt;&lt;volume&gt;52&lt;/volume&gt;&lt;number&gt;2&lt;/number&gt;&lt;keywords&gt;&lt;keyword&gt;Animals&lt;/keyword&gt;&lt;keyword&gt;Apoptosis&lt;/keyword&gt;&lt;keyword&gt;Cell Proliferation&lt;/keyword&gt;&lt;keyword&gt;Cyclophosphamide&lt;/keyword&gt;&lt;keyword&gt;Drugs, Chinese Herbal&lt;/keyword&gt;&lt;keyword&gt;Endoplasmic Reticulum Chaperone BiP&lt;/keyword&gt;&lt;keyword&gt;Hypoxia-Inducible Factor 1, alpha Subunit&lt;/keyword&gt;&lt;keyword&gt;*Lung Neoplasms&lt;/keyword&gt;&lt;keyword&gt;Mice&lt;/keyword&gt;&lt;keyword&gt;Tumor Microenvironment&lt;/keyword&gt;&lt;/keywords&gt;&lt;dates&gt;&lt;year&gt;2020&lt;/year&gt;&lt;pub-dates&gt;&lt;date&gt;Apr 18&lt;/date&gt;&lt;/pub-dates&gt;&lt;/dates&gt;&lt;isbn&gt;1671-167X (Print)&amp;#xD;1671-167x&lt;/isbn&gt;&lt;accession-num&gt;32306006&lt;/accession-num&gt;&lt;urls&gt;&lt;/urls&gt;&lt;custom2&gt;PMC7433443&lt;/custom2&gt;&lt;electronic-resource-num&gt;10.19723/j.issn.1671-167X.2020.02.009&lt;/electronic-resource-num&gt;&lt;remote-database-provider&gt;NLM&lt;/remote-database-provider&gt;&lt;language&gt;chi&lt;/language&gt;&lt;/record&gt;&lt;/Cite&gt;&lt;/EndNote&gt;</w:instrTex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separate"/>
            </w:r>
            <w:r w:rsidRPr="000633E3">
              <w:rPr>
                <w:color w:val="000000"/>
                <w:shd w:val="clear" w:color="auto" w:fill="auto"/>
                <w:vertAlign w:val="superscript"/>
              </w:rPr>
              <w:t>43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end"/>
            </w:r>
          </w:p>
        </w:tc>
        <w:tc>
          <w:tcPr>
            <w:tcW w:w="1950" w:type="pct"/>
            <w:vAlign w:val="center"/>
          </w:tcPr>
          <w:p w14:paraId="0F7200F4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Astragali</w:t>
            </w:r>
          </w:p>
        </w:tc>
        <w:tc>
          <w:tcPr>
            <w:tcW w:w="1155" w:type="pct"/>
            <w:vAlign w:val="center"/>
          </w:tcPr>
          <w:p w14:paraId="239B4D7C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</w:t>
            </w:r>
          </w:p>
        </w:tc>
        <w:tc>
          <w:tcPr>
            <w:tcW w:w="965" w:type="pct"/>
            <w:vAlign w:val="center"/>
          </w:tcPr>
          <w:p w14:paraId="17F85468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33597541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7E6A2987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49C82650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Pacis quinquefolii</w:t>
            </w:r>
          </w:p>
        </w:tc>
        <w:tc>
          <w:tcPr>
            <w:tcW w:w="1155" w:type="pct"/>
            <w:vAlign w:val="center"/>
          </w:tcPr>
          <w:p w14:paraId="1E72B816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</w:t>
            </w:r>
          </w:p>
        </w:tc>
        <w:tc>
          <w:tcPr>
            <w:tcW w:w="965" w:type="pct"/>
            <w:vAlign w:val="center"/>
          </w:tcPr>
          <w:p w14:paraId="320CE27C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</w:tr>
      <w:tr w:rsidR="00963991" w:rsidRPr="000633E3" w14:paraId="3C6DA969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09F42006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757D3EBF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Ophiopogon japonicus</w:t>
            </w:r>
          </w:p>
        </w:tc>
        <w:tc>
          <w:tcPr>
            <w:tcW w:w="1155" w:type="pct"/>
            <w:vAlign w:val="center"/>
          </w:tcPr>
          <w:p w14:paraId="60DD2AE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tuberoid</w:t>
            </w:r>
          </w:p>
        </w:tc>
        <w:tc>
          <w:tcPr>
            <w:tcW w:w="965" w:type="pct"/>
            <w:vAlign w:val="center"/>
          </w:tcPr>
          <w:p w14:paraId="1FC3FA7F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4CB051CB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560901BA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32941B95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Herba Hedyotis Diffusae</w:t>
            </w:r>
          </w:p>
        </w:tc>
        <w:tc>
          <w:tcPr>
            <w:tcW w:w="1155" w:type="pct"/>
            <w:vAlign w:val="center"/>
          </w:tcPr>
          <w:p w14:paraId="76F2E2E4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  <w:lang w:eastAsia="zh-CN"/>
              </w:rPr>
              <w:t xml:space="preserve">Entire </w:t>
            </w:r>
            <w:r w:rsidRPr="000633E3">
              <w:rPr>
                <w:color w:val="000000"/>
                <w:shd w:val="clear" w:color="auto" w:fill="auto"/>
              </w:rPr>
              <w:t>herb with root</w:t>
            </w:r>
          </w:p>
        </w:tc>
        <w:tc>
          <w:tcPr>
            <w:tcW w:w="965" w:type="pct"/>
            <w:vAlign w:val="center"/>
          </w:tcPr>
          <w:p w14:paraId="5EF734C5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536CEA66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233EA5A0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3564AC8A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Herba Patriniae</w:t>
            </w:r>
          </w:p>
        </w:tc>
        <w:tc>
          <w:tcPr>
            <w:tcW w:w="1155" w:type="pct"/>
            <w:vAlign w:val="center"/>
          </w:tcPr>
          <w:p w14:paraId="723BF38F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00FBB575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262F9B9B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14691AEF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1F3AF38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hizoma Bistortae</w:t>
            </w:r>
          </w:p>
        </w:tc>
        <w:tc>
          <w:tcPr>
            <w:tcW w:w="1155" w:type="pct"/>
            <w:vAlign w:val="center"/>
          </w:tcPr>
          <w:p w14:paraId="339D5E6E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hizome</w:t>
            </w:r>
          </w:p>
        </w:tc>
        <w:tc>
          <w:tcPr>
            <w:tcW w:w="965" w:type="pct"/>
            <w:vAlign w:val="center"/>
          </w:tcPr>
          <w:p w14:paraId="373C7A61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40486C55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0B713DE9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1260DAC1" w14:textId="77777777" w:rsidR="00963991" w:rsidRPr="000633E3" w:rsidRDefault="00963991" w:rsidP="00960353">
            <w:pPr>
              <w:rPr>
                <w:rFonts w:eastAsiaTheme="minorEastAs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Semen Juglandis</w:t>
            </w:r>
          </w:p>
        </w:tc>
        <w:tc>
          <w:tcPr>
            <w:tcW w:w="1155" w:type="pct"/>
            <w:vAlign w:val="center"/>
          </w:tcPr>
          <w:p w14:paraId="28B4E00D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3E042691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0EC455F4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3570C2AF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41E98A31" w14:textId="77777777" w:rsidR="00963991" w:rsidRPr="000633E3" w:rsidRDefault="00963991" w:rsidP="00960353">
            <w:pPr>
              <w:rPr>
                <w:rFonts w:eastAsiaTheme="minorEastAs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Notoginseng</w:t>
            </w:r>
          </w:p>
        </w:tc>
        <w:tc>
          <w:tcPr>
            <w:tcW w:w="1155" w:type="pct"/>
            <w:vAlign w:val="center"/>
          </w:tcPr>
          <w:p w14:paraId="376752BE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vAlign w:val="center"/>
          </w:tcPr>
          <w:p w14:paraId="11DE0DCE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597D8AC8" w14:textId="77777777" w:rsidTr="009A46C5">
        <w:trPr>
          <w:trHeight w:val="360"/>
        </w:trPr>
        <w:tc>
          <w:tcPr>
            <w:tcW w:w="930" w:type="pct"/>
            <w:shd w:val="clear" w:color="auto" w:fill="FFFFFF" w:themeFill="background1"/>
            <w:vAlign w:val="center"/>
          </w:tcPr>
          <w:p w14:paraId="1D223B5F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YYFZBJS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begin">
                <w:fldData xml:space="preserve">PEVuZE5vdGU+PENpdGU+PEF1dGhvcj5TdWk8L0F1dGhvcj48WWVhcj4yMDIwPC9ZZWFyPjxSZWNO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=
</w:fldData>
              </w:fldChar>
            </w:r>
            <w:r w:rsidRPr="000633E3">
              <w:rPr>
                <w:color w:val="000000"/>
                <w:shd w:val="clear" w:color="auto" w:fill="auto"/>
              </w:rPr>
              <w:instrText xml:space="preserve"> ADDIN EN.CITE </w:instrTex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begin">
                <w:fldData xml:space="preserve">PEVuZE5vdGU+PENpdGU+PEF1dGhvcj5TdWk8L0F1dGhvcj48WWVhcj4yMDIwPC9ZZWFyPjxSZWNO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=
</w:fldData>
              </w:fldChar>
            </w:r>
            <w:r w:rsidRPr="000633E3">
              <w:rPr>
                <w:color w:val="000000"/>
                <w:shd w:val="clear" w:color="auto" w:fill="auto"/>
              </w:rPr>
              <w:instrText xml:space="preserve"> ADDIN EN.CITE.DATA </w:instrText>
            </w:r>
            <w:r w:rsidRPr="000633E3">
              <w:rPr>
                <w:b/>
                <w:bCs/>
                <w:color w:val="000000"/>
                <w:shd w:val="clear" w:color="auto" w:fill="auto"/>
              </w:rPr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end"/>
            </w:r>
            <w:r w:rsidRPr="000633E3">
              <w:rPr>
                <w:b/>
                <w:bCs/>
                <w:color w:val="000000"/>
                <w:shd w:val="clear" w:color="auto" w:fill="auto"/>
              </w:rPr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separate"/>
            </w:r>
            <w:r w:rsidRPr="000633E3">
              <w:rPr>
                <w:color w:val="000000"/>
                <w:shd w:val="clear" w:color="auto" w:fill="auto"/>
                <w:vertAlign w:val="superscript"/>
              </w:rPr>
              <w:t>44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end"/>
            </w:r>
          </w:p>
        </w:tc>
        <w:tc>
          <w:tcPr>
            <w:tcW w:w="1950" w:type="pct"/>
            <w:shd w:val="clear" w:color="auto" w:fill="FFFFFF" w:themeFill="background1"/>
            <w:vAlign w:val="center"/>
          </w:tcPr>
          <w:p w14:paraId="454C7B29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Semen Coicis</w:t>
            </w:r>
          </w:p>
        </w:tc>
        <w:tc>
          <w:tcPr>
            <w:tcW w:w="1155" w:type="pct"/>
            <w:shd w:val="clear" w:color="auto" w:fill="FFFFFF" w:themeFill="background1"/>
            <w:vAlign w:val="center"/>
          </w:tcPr>
          <w:p w14:paraId="221DB0F5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seeds</w:t>
            </w:r>
          </w:p>
        </w:tc>
        <w:tc>
          <w:tcPr>
            <w:tcW w:w="965" w:type="pct"/>
            <w:shd w:val="clear" w:color="auto" w:fill="FFFFFF" w:themeFill="background1"/>
            <w:vAlign w:val="center"/>
          </w:tcPr>
          <w:p w14:paraId="681A7168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8</w:t>
            </w:r>
          </w:p>
        </w:tc>
      </w:tr>
      <w:tr w:rsidR="00963991" w:rsidRPr="000633E3" w14:paraId="649E7D85" w14:textId="77777777" w:rsidTr="009A46C5">
        <w:trPr>
          <w:trHeight w:val="360"/>
        </w:trPr>
        <w:tc>
          <w:tcPr>
            <w:tcW w:w="930" w:type="pct"/>
            <w:shd w:val="clear" w:color="auto" w:fill="FFFFFF" w:themeFill="background1"/>
            <w:vAlign w:val="center"/>
          </w:tcPr>
          <w:p w14:paraId="4041F8FE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shd w:val="clear" w:color="auto" w:fill="FFFFFF" w:themeFill="background1"/>
            <w:vAlign w:val="center"/>
          </w:tcPr>
          <w:p w14:paraId="3DF9F60D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Aconiti Lateralis</w:t>
            </w:r>
          </w:p>
        </w:tc>
        <w:tc>
          <w:tcPr>
            <w:tcW w:w="1155" w:type="pct"/>
            <w:shd w:val="clear" w:color="auto" w:fill="FFFFFF" w:themeFill="background1"/>
            <w:vAlign w:val="center"/>
          </w:tcPr>
          <w:p w14:paraId="3961190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daughter root</w:t>
            </w:r>
          </w:p>
        </w:tc>
        <w:tc>
          <w:tcPr>
            <w:tcW w:w="965" w:type="pct"/>
            <w:shd w:val="clear" w:color="auto" w:fill="FFFFFF" w:themeFill="background1"/>
            <w:vAlign w:val="center"/>
          </w:tcPr>
          <w:p w14:paraId="5D0A063F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3</w:t>
            </w:r>
          </w:p>
        </w:tc>
      </w:tr>
      <w:tr w:rsidR="00963991" w:rsidRPr="000633E3" w14:paraId="46B70B36" w14:textId="77777777" w:rsidTr="009A46C5">
        <w:trPr>
          <w:trHeight w:val="360"/>
        </w:trPr>
        <w:tc>
          <w:tcPr>
            <w:tcW w:w="930" w:type="pct"/>
            <w:shd w:val="clear" w:color="auto" w:fill="FFFFFF" w:themeFill="background1"/>
            <w:vAlign w:val="center"/>
          </w:tcPr>
          <w:p w14:paraId="2F4240F7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shd w:val="clear" w:color="auto" w:fill="FFFFFF" w:themeFill="background1"/>
            <w:vAlign w:val="center"/>
          </w:tcPr>
          <w:p w14:paraId="1BC321EB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Herba Patriniae</w:t>
            </w:r>
          </w:p>
        </w:tc>
        <w:tc>
          <w:tcPr>
            <w:tcW w:w="1155" w:type="pct"/>
            <w:shd w:val="clear" w:color="auto" w:fill="FFFFFF" w:themeFill="background1"/>
            <w:vAlign w:val="center"/>
          </w:tcPr>
          <w:p w14:paraId="27F8F436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shd w:val="clear" w:color="auto" w:fill="FFFFFF" w:themeFill="background1"/>
            <w:vAlign w:val="center"/>
          </w:tcPr>
          <w:p w14:paraId="14BD8C2B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5</w:t>
            </w:r>
          </w:p>
        </w:tc>
      </w:tr>
      <w:tr w:rsidR="00963991" w:rsidRPr="000633E3" w14:paraId="7F847D63" w14:textId="77777777" w:rsidTr="009A46C5">
        <w:trPr>
          <w:trHeight w:val="360"/>
        </w:trPr>
        <w:tc>
          <w:tcPr>
            <w:tcW w:w="930" w:type="pct"/>
            <w:shd w:val="clear" w:color="auto" w:fill="FFFFFF" w:themeFill="background1"/>
            <w:vAlign w:val="center"/>
          </w:tcPr>
          <w:p w14:paraId="7735FC4B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rStyle w:val="font01"/>
                <w:rFonts w:cs="Arial"/>
                <w:szCs w:val="20"/>
                <w:shd w:val="clear" w:color="auto" w:fill="auto"/>
                <w:lang w:bidi="ar"/>
              </w:rPr>
              <w:t>mBYD</w:t>
            </w:r>
            <w:r w:rsidRPr="000633E3">
              <w:rPr>
                <w:b/>
                <w:bCs/>
                <w:color w:val="000000"/>
                <w:shd w:val="clear" w:color="auto" w:fill="auto"/>
                <w:vertAlign w:val="superscript"/>
              </w:rPr>
              <w:fldChar w:fldCharType="begin">
                <w:fldData xml:space="preserve">PEVuZE5vdGU+PENpdGU+PEF1dGhvcj5YdTwvQXV0aG9yPjxZZWFyPjIwMjA8L1llYXI+PFJlY051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</w:fldData>
              </w:fldChar>
            </w:r>
            <w:r w:rsidRPr="000633E3">
              <w:rPr>
                <w:color w:val="000000"/>
                <w:shd w:val="clear" w:color="auto" w:fill="auto"/>
                <w:vertAlign w:val="superscript"/>
              </w:rPr>
              <w:instrText xml:space="preserve"> ADDIN EN.CITE </w:instrText>
            </w:r>
            <w:r w:rsidRPr="000633E3">
              <w:rPr>
                <w:b/>
                <w:bCs/>
                <w:color w:val="000000"/>
                <w:shd w:val="clear" w:color="auto" w:fill="auto"/>
                <w:vertAlign w:val="superscript"/>
              </w:rPr>
              <w:fldChar w:fldCharType="begin">
                <w:fldData xml:space="preserve">PEVuZE5vdGU+PENpdGU+PEF1dGhvcj5YdTwvQXV0aG9yPjxZZWFyPjIwMjA8L1llYXI+PFJlY051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</w:fldData>
              </w:fldChar>
            </w:r>
            <w:r w:rsidRPr="000633E3">
              <w:rPr>
                <w:color w:val="000000"/>
                <w:shd w:val="clear" w:color="auto" w:fill="auto"/>
                <w:vertAlign w:val="superscript"/>
              </w:rPr>
              <w:instrText xml:space="preserve"> ADDIN EN.CITE.DATA </w:instrText>
            </w:r>
            <w:r w:rsidRPr="000633E3">
              <w:rPr>
                <w:b/>
                <w:bCs/>
                <w:color w:val="000000"/>
                <w:shd w:val="clear" w:color="auto" w:fill="auto"/>
                <w:vertAlign w:val="superscript"/>
              </w:rPr>
            </w:r>
            <w:r w:rsidRPr="000633E3">
              <w:rPr>
                <w:b/>
                <w:bCs/>
                <w:color w:val="000000"/>
                <w:shd w:val="clear" w:color="auto" w:fill="auto"/>
                <w:vertAlign w:val="superscript"/>
              </w:rPr>
              <w:fldChar w:fldCharType="end"/>
            </w:r>
            <w:r w:rsidRPr="000633E3">
              <w:rPr>
                <w:b/>
                <w:bCs/>
                <w:color w:val="000000"/>
                <w:shd w:val="clear" w:color="auto" w:fill="auto"/>
                <w:vertAlign w:val="superscript"/>
              </w:rPr>
            </w:r>
            <w:r w:rsidRPr="000633E3">
              <w:rPr>
                <w:b/>
                <w:bCs/>
                <w:color w:val="000000"/>
                <w:shd w:val="clear" w:color="auto" w:fill="auto"/>
                <w:vertAlign w:val="superscript"/>
              </w:rPr>
              <w:fldChar w:fldCharType="separate"/>
            </w:r>
            <w:r w:rsidRPr="000633E3">
              <w:rPr>
                <w:color w:val="000000"/>
                <w:shd w:val="clear" w:color="auto" w:fill="auto"/>
              </w:rPr>
              <w:t>45</w:t>
            </w:r>
            <w:r w:rsidRPr="000633E3">
              <w:rPr>
                <w:b/>
                <w:bCs/>
                <w:color w:val="000000"/>
                <w:shd w:val="clear" w:color="auto" w:fill="auto"/>
                <w:vertAlign w:val="superscript"/>
              </w:rPr>
              <w:fldChar w:fldCharType="end"/>
            </w:r>
          </w:p>
        </w:tc>
        <w:tc>
          <w:tcPr>
            <w:tcW w:w="1950" w:type="pct"/>
            <w:shd w:val="clear" w:color="auto" w:fill="FFFFFF" w:themeFill="background1"/>
            <w:vAlign w:val="center"/>
          </w:tcPr>
          <w:p w14:paraId="6D1CB5BD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Astragali</w:t>
            </w:r>
          </w:p>
        </w:tc>
        <w:tc>
          <w:tcPr>
            <w:tcW w:w="1155" w:type="pct"/>
            <w:shd w:val="clear" w:color="auto" w:fill="FFFFFF" w:themeFill="background1"/>
            <w:vAlign w:val="center"/>
          </w:tcPr>
          <w:p w14:paraId="0175147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</w:t>
            </w:r>
          </w:p>
        </w:tc>
        <w:tc>
          <w:tcPr>
            <w:tcW w:w="965" w:type="pct"/>
            <w:shd w:val="clear" w:color="auto" w:fill="FFFFFF" w:themeFill="background1"/>
            <w:vAlign w:val="center"/>
          </w:tcPr>
          <w:p w14:paraId="039ED600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30</w:t>
            </w:r>
          </w:p>
        </w:tc>
      </w:tr>
      <w:tr w:rsidR="00963991" w:rsidRPr="000633E3" w14:paraId="16196806" w14:textId="77777777" w:rsidTr="009A46C5">
        <w:trPr>
          <w:trHeight w:val="360"/>
        </w:trPr>
        <w:tc>
          <w:tcPr>
            <w:tcW w:w="930" w:type="pct"/>
            <w:shd w:val="clear" w:color="auto" w:fill="FFFFFF" w:themeFill="background1"/>
            <w:vAlign w:val="center"/>
          </w:tcPr>
          <w:p w14:paraId="18CB3DEE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shd w:val="clear" w:color="auto" w:fill="FFFFFF" w:themeFill="background1"/>
            <w:vAlign w:val="center"/>
          </w:tcPr>
          <w:p w14:paraId="48138A88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codonopsis</w:t>
            </w:r>
          </w:p>
        </w:tc>
        <w:tc>
          <w:tcPr>
            <w:tcW w:w="1155" w:type="pct"/>
            <w:shd w:val="clear" w:color="auto" w:fill="FFFFFF" w:themeFill="background1"/>
            <w:vAlign w:val="center"/>
          </w:tcPr>
          <w:p w14:paraId="30B670A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shd w:val="clear" w:color="auto" w:fill="FFFFFF" w:themeFill="background1"/>
            <w:vAlign w:val="center"/>
          </w:tcPr>
          <w:p w14:paraId="620C8A10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5</w:t>
            </w:r>
          </w:p>
        </w:tc>
      </w:tr>
      <w:tr w:rsidR="00963991" w:rsidRPr="000633E3" w14:paraId="470837A9" w14:textId="77777777" w:rsidTr="009A46C5">
        <w:trPr>
          <w:trHeight w:val="360"/>
        </w:trPr>
        <w:tc>
          <w:tcPr>
            <w:tcW w:w="930" w:type="pct"/>
            <w:shd w:val="clear" w:color="auto" w:fill="FFFFFF" w:themeFill="background1"/>
            <w:vAlign w:val="center"/>
          </w:tcPr>
          <w:p w14:paraId="67B86A58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shd w:val="clear" w:color="auto" w:fill="FFFFFF" w:themeFill="background1"/>
            <w:vAlign w:val="center"/>
          </w:tcPr>
          <w:p w14:paraId="28D4ACB4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angelicae sinensis</w:t>
            </w:r>
          </w:p>
        </w:tc>
        <w:tc>
          <w:tcPr>
            <w:tcW w:w="1155" w:type="pct"/>
            <w:shd w:val="clear" w:color="auto" w:fill="FFFFFF" w:themeFill="background1"/>
            <w:vAlign w:val="center"/>
          </w:tcPr>
          <w:p w14:paraId="01F23D1A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</w:t>
            </w:r>
          </w:p>
        </w:tc>
        <w:tc>
          <w:tcPr>
            <w:tcW w:w="965" w:type="pct"/>
            <w:shd w:val="clear" w:color="auto" w:fill="FFFFFF" w:themeFill="background1"/>
            <w:vAlign w:val="center"/>
          </w:tcPr>
          <w:p w14:paraId="451EBB6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57D4BC99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214C25B0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014E9BDF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glycyrrhizae</w:t>
            </w:r>
          </w:p>
        </w:tc>
        <w:tc>
          <w:tcPr>
            <w:tcW w:w="1155" w:type="pct"/>
            <w:vAlign w:val="center"/>
          </w:tcPr>
          <w:p w14:paraId="3FBE5FB3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 and rhizome</w:t>
            </w:r>
          </w:p>
        </w:tc>
        <w:tc>
          <w:tcPr>
            <w:tcW w:w="965" w:type="pct"/>
            <w:vAlign w:val="center"/>
          </w:tcPr>
          <w:p w14:paraId="056A3DE2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5</w:t>
            </w:r>
          </w:p>
        </w:tc>
      </w:tr>
      <w:tr w:rsidR="00963991" w:rsidRPr="000633E3" w14:paraId="6DB26E7E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17542DF3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13737A21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Cimicifugae rhizoma</w:t>
            </w:r>
          </w:p>
        </w:tc>
        <w:tc>
          <w:tcPr>
            <w:tcW w:w="1155" w:type="pct"/>
            <w:vAlign w:val="center"/>
          </w:tcPr>
          <w:p w14:paraId="5020F5F7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hizome</w:t>
            </w:r>
          </w:p>
        </w:tc>
        <w:tc>
          <w:tcPr>
            <w:tcW w:w="965" w:type="pct"/>
            <w:vAlign w:val="center"/>
          </w:tcPr>
          <w:p w14:paraId="1B88E47E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6</w:t>
            </w:r>
          </w:p>
        </w:tc>
      </w:tr>
      <w:tr w:rsidR="00963991" w:rsidRPr="000633E3" w14:paraId="748F1A98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7145C4DE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1C9E6479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bupleuri</w:t>
            </w:r>
          </w:p>
        </w:tc>
        <w:tc>
          <w:tcPr>
            <w:tcW w:w="1155" w:type="pct"/>
            <w:vAlign w:val="center"/>
          </w:tcPr>
          <w:p w14:paraId="0381381F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</w:t>
            </w:r>
          </w:p>
        </w:tc>
        <w:tc>
          <w:tcPr>
            <w:tcW w:w="965" w:type="pct"/>
            <w:vAlign w:val="center"/>
          </w:tcPr>
          <w:p w14:paraId="0F52BFA7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6</w:t>
            </w:r>
          </w:p>
        </w:tc>
      </w:tr>
      <w:tr w:rsidR="00963991" w:rsidRPr="000633E3" w14:paraId="75D23970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30FC2A83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54F7AFA4" w14:textId="77777777" w:rsidR="00963991" w:rsidRPr="000633E3" w:rsidRDefault="00963991" w:rsidP="00960353">
            <w:pPr>
              <w:rPr>
                <w:rFonts w:eastAsiaTheme="minorEastAs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Atractylodes macrocephala</w:t>
            </w:r>
          </w:p>
        </w:tc>
        <w:tc>
          <w:tcPr>
            <w:tcW w:w="1155" w:type="pct"/>
            <w:vAlign w:val="center"/>
          </w:tcPr>
          <w:p w14:paraId="3D1A0E6E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s</w:t>
            </w:r>
          </w:p>
        </w:tc>
        <w:tc>
          <w:tcPr>
            <w:tcW w:w="965" w:type="pct"/>
            <w:vAlign w:val="center"/>
          </w:tcPr>
          <w:p w14:paraId="2BA8625C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1372DC02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1CF26B9C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1B170522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Pericarpium citri reticulatae</w:t>
            </w:r>
          </w:p>
        </w:tc>
        <w:tc>
          <w:tcPr>
            <w:tcW w:w="1155" w:type="pct"/>
            <w:vAlign w:val="center"/>
          </w:tcPr>
          <w:p w14:paraId="5D2CAB70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15B9C979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0</w:t>
            </w:r>
          </w:p>
        </w:tc>
      </w:tr>
      <w:tr w:rsidR="00963991" w:rsidRPr="000633E3" w14:paraId="4DEF2ECD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386F0348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15DDB0BC" w14:textId="77777777" w:rsidR="00963991" w:rsidRPr="000633E3" w:rsidRDefault="00963991" w:rsidP="00960353">
            <w:pPr>
              <w:rPr>
                <w:rFonts w:eastAsiaTheme="minorEastAs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hizoma Sparganii</w:t>
            </w:r>
          </w:p>
        </w:tc>
        <w:tc>
          <w:tcPr>
            <w:tcW w:w="1155" w:type="pct"/>
            <w:vAlign w:val="center"/>
          </w:tcPr>
          <w:p w14:paraId="74D1CC06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tuber</w:t>
            </w:r>
          </w:p>
        </w:tc>
        <w:tc>
          <w:tcPr>
            <w:tcW w:w="965" w:type="pct"/>
            <w:vAlign w:val="center"/>
          </w:tcPr>
          <w:p w14:paraId="2F8CF712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5</w:t>
            </w:r>
          </w:p>
        </w:tc>
      </w:tr>
      <w:tr w:rsidR="00963991" w:rsidRPr="000633E3" w14:paraId="0C7AF663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6BE35054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0A8D88E6" w14:textId="77777777" w:rsidR="00963991" w:rsidRPr="000633E3" w:rsidRDefault="00963991" w:rsidP="00960353">
            <w:pPr>
              <w:rPr>
                <w:rFonts w:eastAsiaTheme="minorEastAs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hizoma Curcumae</w:t>
            </w:r>
          </w:p>
        </w:tc>
        <w:tc>
          <w:tcPr>
            <w:tcW w:w="1155" w:type="pct"/>
            <w:vAlign w:val="center"/>
          </w:tcPr>
          <w:p w14:paraId="72C9A60F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tuberoid</w:t>
            </w:r>
          </w:p>
        </w:tc>
        <w:tc>
          <w:tcPr>
            <w:tcW w:w="965" w:type="pct"/>
            <w:vAlign w:val="center"/>
          </w:tcPr>
          <w:p w14:paraId="3CF48ABB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15</w:t>
            </w:r>
          </w:p>
        </w:tc>
      </w:tr>
      <w:tr w:rsidR="00963991" w:rsidRPr="000633E3" w14:paraId="3E66479B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644AEE42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FZJD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begin">
                <w:fldData xml:space="preserve">PEVuZE5vdGU+PENpdGU+PEF1dGhvcj5MdTwvQXV0aG9yPjxZZWFyPjIwMjQ8L1llYXI+PFJlY051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</w:fldData>
              </w:fldChar>
            </w:r>
            <w:r w:rsidRPr="000633E3">
              <w:rPr>
                <w:color w:val="000000"/>
                <w:shd w:val="clear" w:color="auto" w:fill="auto"/>
              </w:rPr>
              <w:instrText xml:space="preserve"> ADDIN EN.CITE </w:instrTex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begin">
                <w:fldData xml:space="preserve">PEVuZE5vdGU+PENpdGU+PEF1dGhvcj5MdTwvQXV0aG9yPjxZZWFyPjIwMjQ8L1llYXI+PFJlY051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</w:fldData>
              </w:fldChar>
            </w:r>
            <w:r w:rsidRPr="000633E3">
              <w:rPr>
                <w:color w:val="000000"/>
                <w:shd w:val="clear" w:color="auto" w:fill="auto"/>
              </w:rPr>
              <w:instrText xml:space="preserve"> ADDIN EN.CITE.DATA </w:instrText>
            </w:r>
            <w:r w:rsidRPr="000633E3">
              <w:rPr>
                <w:b/>
                <w:bCs/>
                <w:color w:val="000000"/>
                <w:shd w:val="clear" w:color="auto" w:fill="auto"/>
              </w:rPr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end"/>
            </w:r>
            <w:r w:rsidRPr="000633E3">
              <w:rPr>
                <w:b/>
                <w:bCs/>
                <w:color w:val="000000"/>
                <w:shd w:val="clear" w:color="auto" w:fill="auto"/>
              </w:rPr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separate"/>
            </w:r>
            <w:r w:rsidRPr="000633E3">
              <w:rPr>
                <w:color w:val="000000"/>
                <w:shd w:val="clear" w:color="auto" w:fill="auto"/>
                <w:vertAlign w:val="superscript"/>
              </w:rPr>
              <w:t>46</w:t>
            </w:r>
            <w:r w:rsidRPr="000633E3">
              <w:rPr>
                <w:b/>
                <w:bCs/>
                <w:color w:val="000000"/>
                <w:shd w:val="clear" w:color="auto" w:fill="auto"/>
              </w:rPr>
              <w:fldChar w:fldCharType="end"/>
            </w:r>
          </w:p>
        </w:tc>
        <w:tc>
          <w:tcPr>
            <w:tcW w:w="1950" w:type="pct"/>
            <w:vAlign w:val="center"/>
          </w:tcPr>
          <w:p w14:paraId="29A33FF5" w14:textId="77777777" w:rsidR="00963991" w:rsidRPr="000633E3" w:rsidRDefault="000633E3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hyperlink r:id="rId6" w:tooltip="Learn more about Aconitum carmichaelii from ScienceDirect's AI-generated Topic Pages" w:history="1">
              <w:r w:rsidR="00963991" w:rsidRPr="000633E3">
                <w:rPr>
                  <w:color w:val="000000"/>
                  <w:shd w:val="clear" w:color="auto" w:fill="auto"/>
                </w:rPr>
                <w:t>Aconitum carmichaelii</w:t>
              </w:r>
            </w:hyperlink>
            <w:r w:rsidR="00963991" w:rsidRPr="000633E3">
              <w:rPr>
                <w:color w:val="000000"/>
                <w:shd w:val="clear" w:color="auto" w:fill="auto"/>
              </w:rPr>
              <w:t> Debeaux</w:t>
            </w:r>
          </w:p>
        </w:tc>
        <w:tc>
          <w:tcPr>
            <w:tcW w:w="1155" w:type="pct"/>
            <w:vAlign w:val="center"/>
          </w:tcPr>
          <w:p w14:paraId="76D955A5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0AB78B43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4585CAE9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74D5DCF9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4B8B2A3A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Wuzhimaotao</w:t>
            </w:r>
          </w:p>
        </w:tc>
        <w:tc>
          <w:tcPr>
            <w:tcW w:w="1155" w:type="pct"/>
            <w:vAlign w:val="center"/>
          </w:tcPr>
          <w:p w14:paraId="34DFD0F5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09601156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5B565D5E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38C62F1A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2609C5D9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adix Glycyrrhizae</w:t>
            </w:r>
          </w:p>
        </w:tc>
        <w:tc>
          <w:tcPr>
            <w:tcW w:w="1155" w:type="pct"/>
            <w:vAlign w:val="center"/>
          </w:tcPr>
          <w:p w14:paraId="5FF7E1A8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oot and rhizome</w:t>
            </w:r>
          </w:p>
        </w:tc>
        <w:tc>
          <w:tcPr>
            <w:tcW w:w="965" w:type="pct"/>
            <w:vAlign w:val="center"/>
          </w:tcPr>
          <w:p w14:paraId="4398E357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49C99A0B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1B48B40B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4F2FDC1E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Spi gleditsiae</w:t>
            </w:r>
          </w:p>
        </w:tc>
        <w:tc>
          <w:tcPr>
            <w:tcW w:w="1155" w:type="pct"/>
            <w:vAlign w:val="center"/>
          </w:tcPr>
          <w:p w14:paraId="7A1C47BB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29F8D329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0637AEA7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56278324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44DEF28A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Rhizoma Zingiberis</w:t>
            </w:r>
          </w:p>
        </w:tc>
        <w:tc>
          <w:tcPr>
            <w:tcW w:w="1155" w:type="pct"/>
            <w:vAlign w:val="center"/>
          </w:tcPr>
          <w:p w14:paraId="380B78A4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dried rhizome</w:t>
            </w:r>
          </w:p>
        </w:tc>
        <w:tc>
          <w:tcPr>
            <w:tcW w:w="965" w:type="pct"/>
            <w:vAlign w:val="center"/>
          </w:tcPr>
          <w:p w14:paraId="2B20039F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70FF7BFC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2133DF83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5E1269D2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Flos Lonicerae</w:t>
            </w:r>
          </w:p>
        </w:tc>
        <w:tc>
          <w:tcPr>
            <w:tcW w:w="1155" w:type="pct"/>
            <w:vAlign w:val="center"/>
          </w:tcPr>
          <w:p w14:paraId="03729734" w14:textId="77777777" w:rsidR="00963991" w:rsidRPr="000633E3" w:rsidRDefault="00963991" w:rsidP="00960353">
            <w:pPr>
              <w:rPr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flower bud</w:t>
            </w:r>
          </w:p>
        </w:tc>
        <w:tc>
          <w:tcPr>
            <w:tcW w:w="965" w:type="pct"/>
            <w:vAlign w:val="center"/>
          </w:tcPr>
          <w:p w14:paraId="5E1F474F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4CCC3D34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14446E08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203DE992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Pogostemon Cablin (Blanco) Benth</w:t>
            </w:r>
          </w:p>
        </w:tc>
        <w:tc>
          <w:tcPr>
            <w:tcW w:w="1155" w:type="pct"/>
            <w:vAlign w:val="center"/>
          </w:tcPr>
          <w:p w14:paraId="02365684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79A1BC93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  <w:tr w:rsidR="00963991" w:rsidRPr="000633E3" w14:paraId="1C582821" w14:textId="77777777" w:rsidTr="009A46C5">
        <w:trPr>
          <w:trHeight w:val="360"/>
        </w:trPr>
        <w:tc>
          <w:tcPr>
            <w:tcW w:w="930" w:type="pct"/>
            <w:vAlign w:val="center"/>
          </w:tcPr>
          <w:p w14:paraId="5254D0BA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</w:p>
        </w:tc>
        <w:tc>
          <w:tcPr>
            <w:tcW w:w="1950" w:type="pct"/>
            <w:vAlign w:val="center"/>
          </w:tcPr>
          <w:p w14:paraId="1AD84B6F" w14:textId="77777777" w:rsidR="00963991" w:rsidRPr="000633E3" w:rsidRDefault="00963991" w:rsidP="00960353">
            <w:pPr>
              <w:rPr>
                <w:rFonts w:eastAsia="Georgia"/>
                <w:b/>
                <w:bCs/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Pericarpium Citri Reticulatae</w:t>
            </w:r>
          </w:p>
        </w:tc>
        <w:tc>
          <w:tcPr>
            <w:tcW w:w="1155" w:type="pct"/>
            <w:vAlign w:val="center"/>
          </w:tcPr>
          <w:p w14:paraId="76D2AF52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  <w:tc>
          <w:tcPr>
            <w:tcW w:w="965" w:type="pct"/>
            <w:vAlign w:val="center"/>
          </w:tcPr>
          <w:p w14:paraId="0B9CE05E" w14:textId="77777777" w:rsidR="00963991" w:rsidRPr="000633E3" w:rsidRDefault="00963991" w:rsidP="00960353">
            <w:pPr>
              <w:rPr>
                <w:color w:val="000000"/>
                <w:shd w:val="clear" w:color="auto" w:fill="auto"/>
              </w:rPr>
            </w:pPr>
            <w:r w:rsidRPr="000633E3">
              <w:rPr>
                <w:color w:val="000000"/>
                <w:shd w:val="clear" w:color="auto" w:fill="auto"/>
              </w:rPr>
              <w:t>-</w:t>
            </w:r>
          </w:p>
        </w:tc>
      </w:tr>
    </w:tbl>
    <w:p w14:paraId="7D083361" w14:textId="77777777" w:rsidR="00963991" w:rsidRPr="000633E3" w:rsidRDefault="00963991" w:rsidP="00960353">
      <w:pPr>
        <w:rPr>
          <w:color w:val="000000"/>
          <w:shd w:val="clear" w:color="auto" w:fill="auto"/>
        </w:rPr>
      </w:pPr>
    </w:p>
    <w:p w14:paraId="4F6C2223" w14:textId="77777777" w:rsidR="00960353" w:rsidRPr="000633E3" w:rsidRDefault="00A1697A" w:rsidP="00960353">
      <w:pPr>
        <w:rPr>
          <w:color w:val="000000"/>
          <w:shd w:val="clear" w:color="auto" w:fill="auto"/>
        </w:rPr>
      </w:pPr>
      <w:r w:rsidRPr="000633E3">
        <w:rPr>
          <w:color w:val="000000"/>
          <w:shd w:val="clear" w:color="auto" w:fill="auto"/>
        </w:rPr>
        <w:t xml:space="preserve">Note: </w:t>
      </w:r>
    </w:p>
    <w:p w14:paraId="011AAC00" w14:textId="77777777" w:rsidR="00960353" w:rsidRPr="000633E3" w:rsidRDefault="00A1697A" w:rsidP="00960353">
      <w:pPr>
        <w:rPr>
          <w:color w:val="000000"/>
          <w:shd w:val="clear" w:color="auto" w:fill="auto"/>
        </w:rPr>
      </w:pPr>
      <w:r w:rsidRPr="000633E3">
        <w:rPr>
          <w:color w:val="000000"/>
          <w:shd w:val="clear" w:color="auto" w:fill="auto"/>
        </w:rPr>
        <w:t>-: not available.</w:t>
      </w:r>
    </w:p>
    <w:p w14:paraId="5E1215C9" w14:textId="77451E17" w:rsidR="00A1697A" w:rsidRPr="000633E3" w:rsidRDefault="00A1697A" w:rsidP="00960353">
      <w:pPr>
        <w:rPr>
          <w:color w:val="000000"/>
          <w:shd w:val="clear" w:color="auto" w:fill="auto"/>
        </w:rPr>
      </w:pPr>
      <w:r w:rsidRPr="000633E3">
        <w:rPr>
          <w:color w:val="000000"/>
          <w:shd w:val="clear" w:color="auto" w:fill="auto"/>
        </w:rPr>
        <w:t>All information of Chinese herbs were taken from the database (http://herb.ac.cn).</w:t>
      </w:r>
    </w:p>
    <w:sectPr w:rsidR="00A1697A" w:rsidRPr="000633E3">
      <w:footerReference w:type="even" r:id="rId7"/>
      <w:footerReference w:type="default" r:id="rId8"/>
      <w:footerReference w:type="firs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CE8F8A" w14:textId="77777777" w:rsidR="000633E3" w:rsidRDefault="000633E3" w:rsidP="000633E3">
      <w:pPr>
        <w:spacing w:line="240" w:lineRule="auto"/>
      </w:pPr>
      <w:r>
        <w:separator/>
      </w:r>
    </w:p>
  </w:endnote>
  <w:endnote w:type="continuationSeparator" w:id="0">
    <w:p w14:paraId="6F9EA998" w14:textId="77777777" w:rsidR="000633E3" w:rsidRDefault="000633E3" w:rsidP="000633E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812426" w14:textId="08CB454B" w:rsidR="000633E3" w:rsidRDefault="000633E3">
    <w:pPr>
      <w:pStyle w:val="Footer"/>
    </w:pPr>
    <w:r>
      <w:rPr>
        <w:noProof/>
        <w:shd w:val="clear" w:color="auto" w:fill="auto"/>
        <w14:ligatures w14:val="standardContextual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792DF98D" wp14:editId="338C47C5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225967502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56B860E" w14:textId="1902BC47" w:rsidR="000633E3" w:rsidRPr="000633E3" w:rsidRDefault="000633E3" w:rsidP="000633E3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0633E3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92DF98D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556B860E" w14:textId="1902BC47" w:rsidR="000633E3" w:rsidRPr="000633E3" w:rsidRDefault="000633E3" w:rsidP="000633E3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0633E3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78686D" w14:textId="425295AF" w:rsidR="000633E3" w:rsidRDefault="000633E3">
    <w:pPr>
      <w:pStyle w:val="Footer"/>
    </w:pPr>
    <w:r>
      <w:rPr>
        <w:noProof/>
        <w:shd w:val="clear" w:color="auto" w:fill="auto"/>
        <w14:ligatures w14:val="standardContextual"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754529EC" wp14:editId="176B33FA">
              <wp:simplePos x="914400" y="943927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027242685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F21F51A" w14:textId="24C4AB3B" w:rsidR="000633E3" w:rsidRPr="000633E3" w:rsidRDefault="000633E3" w:rsidP="000633E3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0633E3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54529EC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0F21F51A" w14:textId="24C4AB3B" w:rsidR="000633E3" w:rsidRPr="000633E3" w:rsidRDefault="000633E3" w:rsidP="000633E3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0633E3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96AD39" w14:textId="6F34635A" w:rsidR="000633E3" w:rsidRDefault="000633E3">
    <w:pPr>
      <w:pStyle w:val="Footer"/>
    </w:pPr>
    <w:r>
      <w:rPr>
        <w:noProof/>
        <w:shd w:val="clear" w:color="auto" w:fill="auto"/>
        <w14:ligatures w14:val="standardContextual"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47D469C8" wp14:editId="0B464D5A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503134042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932E3B8" w14:textId="4056E4A8" w:rsidR="000633E3" w:rsidRPr="000633E3" w:rsidRDefault="000633E3" w:rsidP="000633E3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0633E3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7D469C8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4932E3B8" w14:textId="4056E4A8" w:rsidR="000633E3" w:rsidRPr="000633E3" w:rsidRDefault="000633E3" w:rsidP="000633E3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0633E3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15CB39" w14:textId="77777777" w:rsidR="000633E3" w:rsidRDefault="000633E3" w:rsidP="000633E3">
      <w:pPr>
        <w:spacing w:line="240" w:lineRule="auto"/>
      </w:pPr>
      <w:r>
        <w:separator/>
      </w:r>
    </w:p>
  </w:footnote>
  <w:footnote w:type="continuationSeparator" w:id="0">
    <w:p w14:paraId="1B531346" w14:textId="77777777" w:rsidR="000633E3" w:rsidRDefault="000633E3" w:rsidP="000633E3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TrackFormatting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3991"/>
    <w:rsid w:val="00012AB8"/>
    <w:rsid w:val="00037AD0"/>
    <w:rsid w:val="000445AB"/>
    <w:rsid w:val="00044B94"/>
    <w:rsid w:val="000625ED"/>
    <w:rsid w:val="000633E3"/>
    <w:rsid w:val="000746FF"/>
    <w:rsid w:val="000831AC"/>
    <w:rsid w:val="000A4431"/>
    <w:rsid w:val="000B100B"/>
    <w:rsid w:val="000E76DA"/>
    <w:rsid w:val="00102FBA"/>
    <w:rsid w:val="00103E4E"/>
    <w:rsid w:val="0012684B"/>
    <w:rsid w:val="00127B35"/>
    <w:rsid w:val="00130D68"/>
    <w:rsid w:val="00140253"/>
    <w:rsid w:val="0018332D"/>
    <w:rsid w:val="001925E2"/>
    <w:rsid w:val="001A4771"/>
    <w:rsid w:val="001B75C6"/>
    <w:rsid w:val="001E7014"/>
    <w:rsid w:val="001F298E"/>
    <w:rsid w:val="0022083A"/>
    <w:rsid w:val="00221523"/>
    <w:rsid w:val="002279DC"/>
    <w:rsid w:val="002307AC"/>
    <w:rsid w:val="00234C52"/>
    <w:rsid w:val="00241D7E"/>
    <w:rsid w:val="002604A9"/>
    <w:rsid w:val="00263A6F"/>
    <w:rsid w:val="002820CB"/>
    <w:rsid w:val="00283888"/>
    <w:rsid w:val="00290776"/>
    <w:rsid w:val="002B144F"/>
    <w:rsid w:val="002B53F1"/>
    <w:rsid w:val="002C1290"/>
    <w:rsid w:val="002C1E1D"/>
    <w:rsid w:val="002C5D53"/>
    <w:rsid w:val="002D2399"/>
    <w:rsid w:val="002F5946"/>
    <w:rsid w:val="00307FD6"/>
    <w:rsid w:val="0031012E"/>
    <w:rsid w:val="0031671E"/>
    <w:rsid w:val="00331EA5"/>
    <w:rsid w:val="0034322C"/>
    <w:rsid w:val="00350A55"/>
    <w:rsid w:val="00395400"/>
    <w:rsid w:val="003C6146"/>
    <w:rsid w:val="003D26D5"/>
    <w:rsid w:val="003D5D92"/>
    <w:rsid w:val="00410D49"/>
    <w:rsid w:val="00411A9B"/>
    <w:rsid w:val="00414396"/>
    <w:rsid w:val="00415DED"/>
    <w:rsid w:val="00430C1F"/>
    <w:rsid w:val="004711C9"/>
    <w:rsid w:val="004727B3"/>
    <w:rsid w:val="004818BB"/>
    <w:rsid w:val="00482475"/>
    <w:rsid w:val="00487513"/>
    <w:rsid w:val="00491A70"/>
    <w:rsid w:val="004B0ED6"/>
    <w:rsid w:val="004B45D9"/>
    <w:rsid w:val="004D4BFC"/>
    <w:rsid w:val="004D7DD1"/>
    <w:rsid w:val="00526C6E"/>
    <w:rsid w:val="00563331"/>
    <w:rsid w:val="00570322"/>
    <w:rsid w:val="0059770C"/>
    <w:rsid w:val="005C1E07"/>
    <w:rsid w:val="00603ECA"/>
    <w:rsid w:val="00611528"/>
    <w:rsid w:val="00632C4F"/>
    <w:rsid w:val="006478C5"/>
    <w:rsid w:val="006526B0"/>
    <w:rsid w:val="00652F82"/>
    <w:rsid w:val="00657646"/>
    <w:rsid w:val="0066052F"/>
    <w:rsid w:val="00660BBB"/>
    <w:rsid w:val="00670767"/>
    <w:rsid w:val="00687665"/>
    <w:rsid w:val="006A4574"/>
    <w:rsid w:val="006A4F08"/>
    <w:rsid w:val="006B559B"/>
    <w:rsid w:val="006B57E0"/>
    <w:rsid w:val="006D569D"/>
    <w:rsid w:val="006F500C"/>
    <w:rsid w:val="00715695"/>
    <w:rsid w:val="00722D21"/>
    <w:rsid w:val="007262AC"/>
    <w:rsid w:val="00731E01"/>
    <w:rsid w:val="00733571"/>
    <w:rsid w:val="0073629E"/>
    <w:rsid w:val="00750528"/>
    <w:rsid w:val="00776BA0"/>
    <w:rsid w:val="007918C8"/>
    <w:rsid w:val="007A4F0E"/>
    <w:rsid w:val="007B4D92"/>
    <w:rsid w:val="007C2E49"/>
    <w:rsid w:val="007D7066"/>
    <w:rsid w:val="007F5EBF"/>
    <w:rsid w:val="00831353"/>
    <w:rsid w:val="008332C4"/>
    <w:rsid w:val="008462C9"/>
    <w:rsid w:val="008535A9"/>
    <w:rsid w:val="008603C8"/>
    <w:rsid w:val="00866376"/>
    <w:rsid w:val="00874B07"/>
    <w:rsid w:val="00876A20"/>
    <w:rsid w:val="00880D69"/>
    <w:rsid w:val="0089256F"/>
    <w:rsid w:val="008B0067"/>
    <w:rsid w:val="008D3DDB"/>
    <w:rsid w:val="008E76A1"/>
    <w:rsid w:val="00912C9E"/>
    <w:rsid w:val="0091417E"/>
    <w:rsid w:val="00923FFD"/>
    <w:rsid w:val="00930691"/>
    <w:rsid w:val="00936026"/>
    <w:rsid w:val="00941290"/>
    <w:rsid w:val="0095390D"/>
    <w:rsid w:val="00960353"/>
    <w:rsid w:val="00963991"/>
    <w:rsid w:val="00966586"/>
    <w:rsid w:val="009A388A"/>
    <w:rsid w:val="009D7B8C"/>
    <w:rsid w:val="009E18FC"/>
    <w:rsid w:val="009E6300"/>
    <w:rsid w:val="009F44D3"/>
    <w:rsid w:val="00A11E38"/>
    <w:rsid w:val="00A1697A"/>
    <w:rsid w:val="00A22B88"/>
    <w:rsid w:val="00A44C9A"/>
    <w:rsid w:val="00A50D4F"/>
    <w:rsid w:val="00A67BF1"/>
    <w:rsid w:val="00A71174"/>
    <w:rsid w:val="00A83588"/>
    <w:rsid w:val="00A949F3"/>
    <w:rsid w:val="00AB7F4F"/>
    <w:rsid w:val="00AD3815"/>
    <w:rsid w:val="00AD3D6C"/>
    <w:rsid w:val="00AE3B04"/>
    <w:rsid w:val="00AE3F52"/>
    <w:rsid w:val="00AF0686"/>
    <w:rsid w:val="00B0544E"/>
    <w:rsid w:val="00B14511"/>
    <w:rsid w:val="00B14D27"/>
    <w:rsid w:val="00B359FF"/>
    <w:rsid w:val="00B51433"/>
    <w:rsid w:val="00B5623F"/>
    <w:rsid w:val="00B76E8C"/>
    <w:rsid w:val="00BC10A5"/>
    <w:rsid w:val="00BC3797"/>
    <w:rsid w:val="00BC4C17"/>
    <w:rsid w:val="00BE0E26"/>
    <w:rsid w:val="00BE2BFA"/>
    <w:rsid w:val="00BE7323"/>
    <w:rsid w:val="00BF7D01"/>
    <w:rsid w:val="00C00D32"/>
    <w:rsid w:val="00C24858"/>
    <w:rsid w:val="00C42AA5"/>
    <w:rsid w:val="00C43A98"/>
    <w:rsid w:val="00C52F1B"/>
    <w:rsid w:val="00C71F7B"/>
    <w:rsid w:val="00C821B0"/>
    <w:rsid w:val="00CA058C"/>
    <w:rsid w:val="00CB2BCF"/>
    <w:rsid w:val="00CB460D"/>
    <w:rsid w:val="00CC398A"/>
    <w:rsid w:val="00D01E66"/>
    <w:rsid w:val="00D0469E"/>
    <w:rsid w:val="00D064DF"/>
    <w:rsid w:val="00D207E5"/>
    <w:rsid w:val="00D270FC"/>
    <w:rsid w:val="00D37782"/>
    <w:rsid w:val="00D458AE"/>
    <w:rsid w:val="00D50676"/>
    <w:rsid w:val="00D54D5A"/>
    <w:rsid w:val="00D84771"/>
    <w:rsid w:val="00D86073"/>
    <w:rsid w:val="00DA2E26"/>
    <w:rsid w:val="00DB2E15"/>
    <w:rsid w:val="00DB5E62"/>
    <w:rsid w:val="00DB7CA7"/>
    <w:rsid w:val="00DD5B59"/>
    <w:rsid w:val="00DF4563"/>
    <w:rsid w:val="00E140D5"/>
    <w:rsid w:val="00E15569"/>
    <w:rsid w:val="00E15A41"/>
    <w:rsid w:val="00E52958"/>
    <w:rsid w:val="00E554E6"/>
    <w:rsid w:val="00E6538F"/>
    <w:rsid w:val="00E7187B"/>
    <w:rsid w:val="00E919B5"/>
    <w:rsid w:val="00EA6978"/>
    <w:rsid w:val="00EB14F8"/>
    <w:rsid w:val="00EB6403"/>
    <w:rsid w:val="00EC0DA7"/>
    <w:rsid w:val="00EC59CC"/>
    <w:rsid w:val="00ED189C"/>
    <w:rsid w:val="00EE3707"/>
    <w:rsid w:val="00EE4E8C"/>
    <w:rsid w:val="00EF48C7"/>
    <w:rsid w:val="00EF7446"/>
    <w:rsid w:val="00F10E10"/>
    <w:rsid w:val="00F31ED1"/>
    <w:rsid w:val="00F53839"/>
    <w:rsid w:val="00F57770"/>
    <w:rsid w:val="00F678F9"/>
    <w:rsid w:val="00F72F9F"/>
    <w:rsid w:val="00F750CB"/>
    <w:rsid w:val="00F96C17"/>
    <w:rsid w:val="00FA16D3"/>
    <w:rsid w:val="00FB7F31"/>
    <w:rsid w:val="00FD559A"/>
    <w:rsid w:val="00FE6600"/>
    <w:rsid w:val="00FE6814"/>
    <w:rsid w:val="00FF6B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A54C77"/>
  <w15:chartTrackingRefBased/>
  <w15:docId w15:val="{16EFD999-B7E3-B945-8751-5E4CBC173B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utoRedefine/>
    <w:qFormat/>
    <w:rsid w:val="00960353"/>
    <w:pPr>
      <w:spacing w:line="276" w:lineRule="auto"/>
    </w:pPr>
    <w:rPr>
      <w:rFonts w:ascii="Arial" w:eastAsia="SimSun" w:hAnsi="Arial" w:cs="Times New Roman"/>
      <w:kern w:val="0"/>
      <w:sz w:val="22"/>
      <w:szCs w:val="20"/>
      <w:shd w:val="clear" w:color="auto" w:fill="FFFFFF"/>
      <w:lang w:eastAsia="en-US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61">
    <w:name w:val="font61"/>
    <w:autoRedefine/>
    <w:qFormat/>
    <w:rsid w:val="00963991"/>
    <w:rPr>
      <w:rFonts w:ascii="SimSun" w:eastAsia="SimSun" w:hAnsi="SimSun" w:cs="SimSun" w:hint="eastAsia"/>
      <w:b/>
      <w:bCs/>
      <w:color w:val="000000"/>
      <w:sz w:val="24"/>
      <w:szCs w:val="24"/>
      <w:u w:val="none"/>
    </w:rPr>
  </w:style>
  <w:style w:type="character" w:customStyle="1" w:styleId="font01">
    <w:name w:val="font01"/>
    <w:autoRedefine/>
    <w:qFormat/>
    <w:rsid w:val="00963991"/>
    <w:rPr>
      <w:rFonts w:ascii="Times New Roman" w:hAnsi="Times New Roman" w:cs="Times New Roman" w:hint="default"/>
      <w:color w:val="000000"/>
      <w:sz w:val="24"/>
      <w:szCs w:val="24"/>
      <w:u w:val="none"/>
    </w:rPr>
  </w:style>
  <w:style w:type="table" w:customStyle="1" w:styleId="1">
    <w:name w:val="网格型浅色1"/>
    <w:autoRedefine/>
    <w:uiPriority w:val="40"/>
    <w:qFormat/>
    <w:rsid w:val="00963991"/>
    <w:rPr>
      <w:rFonts w:ascii="Times New Roman" w:eastAsia="SimSun" w:hAnsi="Times New Roman" w:cs="Times New Roman"/>
      <w:kern w:val="0"/>
      <w:sz w:val="20"/>
      <w:szCs w:val="20"/>
      <w14:ligatures w14:val="none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0" w:type="dxa"/>
        <w:bottom w:w="0" w:type="dxa"/>
        <w:right w:w="0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9639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63991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63991"/>
    <w:rPr>
      <w:rFonts w:ascii="Arial" w:eastAsia="SimSun" w:hAnsi="Arial" w:cs="Times New Roman"/>
      <w:b/>
      <w:bCs/>
      <w:kern w:val="0"/>
      <w:sz w:val="20"/>
      <w:szCs w:val="20"/>
      <w:lang w:eastAsia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633E3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33E3"/>
    <w:rPr>
      <w:rFonts w:ascii="Arial" w:eastAsia="SimSun" w:hAnsi="Arial" w:cs="Times New Roman"/>
      <w:kern w:val="0"/>
      <w:sz w:val="22"/>
      <w:szCs w:val="20"/>
      <w:lang w:eastAsia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sciencedirect.com/topics/pharmacology-toxicology-and-pharmaceutical-science/aconitum-carmichaelii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85</Words>
  <Characters>3337</Characters>
  <Application>Microsoft Office Word</Application>
  <DocSecurity>0</DocSecurity>
  <Lines>27</Lines>
  <Paragraphs>7</Paragraphs>
  <ScaleCrop>false</ScaleCrop>
  <Company/>
  <LinksUpToDate>false</LinksUpToDate>
  <CharactersWithSpaces>3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, Xueqing   (HSC)</dc:creator>
  <cp:keywords/>
  <dc:description/>
  <cp:lastModifiedBy>Khanapur, Soumya</cp:lastModifiedBy>
  <cp:revision>2</cp:revision>
  <dcterms:created xsi:type="dcterms:W3CDTF">2024-03-13T21:12:00Z</dcterms:created>
  <dcterms:modified xsi:type="dcterms:W3CDTF">2024-03-13T2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1dfd375a,d77fd8e,3d3a7abd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3-13T21:12:46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cd0f1454-2851-4d9c-8e14-26115d4d9b3d</vt:lpwstr>
  </property>
  <property fmtid="{D5CDD505-2E9C-101B-9397-08002B2CF9AE}" pid="11" name="MSIP_Label_2bbab825-a111-45e4-86a1-18cee0005896_ContentBits">
    <vt:lpwstr>2</vt:lpwstr>
  </property>
</Properties>
</file>